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4729F6" w:rsidRPr="004B7DD1">
        <w:rPr>
          <w:rFonts w:ascii="Times New Roman" w:eastAsia="Times New Roman" w:hAnsi="Times New Roman" w:cs="Times New Roman"/>
          <w:bCs/>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w:t>
      </w:r>
      <w:r w:rsidRPr="00086D70">
        <w:rPr>
          <w:rFonts w:ascii="Times New Roman" w:eastAsia="Times New Roman" w:hAnsi="Times New Roman" w:cs="Times New Roman"/>
          <w:sz w:val="24"/>
          <w:szCs w:val="24"/>
        </w:rPr>
        <w:lastRenderedPageBreak/>
        <w:t xml:space="preserve">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 xml:space="preserve">Amphimedon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 xml:space="preserve">Amphimedon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Clytia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Amphimedon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Clytia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Amphimedon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199114D1"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lastRenderedPageBreak/>
        <w:t>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Clytia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Amphimedon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Clytia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Amphimedon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1BCF5183"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Clytia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Amphimedon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Clytia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Amphimedon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i</w:t>
      </w:r>
      <w:r w:rsidR="002B567E" w:rsidRPr="00086D70">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1138D134"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B6662F">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Sebé-Pedrós,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E3C4A">
        <w:fldChar w:fldCharType="begin"/>
      </w:r>
      <w:r w:rsidR="009E3C4A">
        <w:instrText>HYPERLINK "https://tanaylab.github.io/metacell/articles/d-amphimedon.html"</w:instrText>
      </w:r>
      <w:r w:rsidR="009E3C4A">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E3C4A">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w:t>
      </w:r>
      <w:r w:rsidRPr="00086D70">
        <w:rPr>
          <w:rFonts w:ascii="Times New Roman" w:eastAsia="Times New Roman" w:hAnsi="Times New Roman" w:cs="Times New Roman"/>
          <w:sz w:val="24"/>
          <w:szCs w:val="24"/>
        </w:rPr>
        <w:lastRenderedPageBreak/>
        <w:t xml:space="preserve">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9B249" w14:textId="77777777" w:rsidR="009E5EDA" w:rsidRDefault="009E5EDA">
      <w:pPr>
        <w:spacing w:line="240" w:lineRule="auto"/>
      </w:pPr>
      <w:r>
        <w:separator/>
      </w:r>
    </w:p>
  </w:endnote>
  <w:endnote w:type="continuationSeparator" w:id="0">
    <w:p w14:paraId="5F57AEBF" w14:textId="77777777" w:rsidR="009E5EDA" w:rsidRDefault="009E5E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82684" w14:textId="77777777" w:rsidR="009E5EDA" w:rsidRDefault="009E5EDA">
      <w:pPr>
        <w:spacing w:line="240" w:lineRule="auto"/>
      </w:pPr>
      <w:r>
        <w:separator/>
      </w:r>
    </w:p>
  </w:footnote>
  <w:footnote w:type="continuationSeparator" w:id="0">
    <w:p w14:paraId="0FC0596B" w14:textId="77777777" w:rsidR="009E5EDA" w:rsidRDefault="009E5EDA">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564AA"/>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4AD2"/>
    <w:rsid w:val="00197D47"/>
    <w:rsid w:val="001A5241"/>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4C91"/>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32C"/>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4695"/>
    <w:rsid w:val="006C6E1B"/>
    <w:rsid w:val="006C7028"/>
    <w:rsid w:val="006D3993"/>
    <w:rsid w:val="006D4898"/>
    <w:rsid w:val="006D6AED"/>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56A9"/>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87659"/>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7E9"/>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1F73"/>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3F57"/>
    <w:rsid w:val="009F4B38"/>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1FDE"/>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50E"/>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4B"/>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F00"/>
    <w:rsid w:val="00F7741E"/>
    <w:rsid w:val="00F81FAD"/>
    <w:rsid w:val="00F8427C"/>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8</TotalTime>
  <Pages>49</Pages>
  <Words>65118</Words>
  <Characters>371178</Characters>
  <Application>Microsoft Office Word</Application>
  <DocSecurity>0</DocSecurity>
  <Lines>3093</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299</cp:revision>
  <dcterms:created xsi:type="dcterms:W3CDTF">2023-05-30T09:32:00Z</dcterms:created>
  <dcterms:modified xsi:type="dcterms:W3CDTF">2023-10-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